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1B5D8C44"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w:t>
      </w:r>
      <w:r w:rsidR="00B55D8B">
        <w:rPr>
          <w:rFonts w:ascii="Times New Roman" w:eastAsia="Times New Roman" w:hAnsi="Times New Roman" w:cs="Times New Roman"/>
          <w:sz w:val="24"/>
          <w:szCs w:val="24"/>
        </w:rPr>
        <w:t>, in part because most theories have been based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detritivore populations. Here, we examined the impact of a human-mediated shift in detrital subsidy (native Kelp, </w:t>
      </w:r>
      <w:r w:rsidRPr="00482793">
        <w:rPr>
          <w:rFonts w:ascii="Times New Roman" w:eastAsia="Times New Roman" w:hAnsi="Times New Roman" w:cs="Times New Roman"/>
          <w:i/>
          <w:iCs/>
          <w:sz w:val="24"/>
          <w:szCs w:val="24"/>
        </w:rPr>
        <w:t>Macrocystis pyrifera,</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w:t>
      </w:r>
      <w:r w:rsidRPr="00482793">
        <w:rPr>
          <w:rFonts w:ascii="Times New Roman" w:eastAsia="Times New Roman" w:hAnsi="Times New Roman" w:cs="Times New Roman"/>
          <w:i/>
          <w:iCs/>
          <w:sz w:val="24"/>
          <w:szCs w:val="24"/>
        </w:rPr>
        <w:t>Haliotis rufescens</w:t>
      </w:r>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detritivore </w:t>
      </w:r>
      <w:r w:rsidRPr="00482793">
        <w:rPr>
          <w:rFonts w:ascii="Times New Roman" w:eastAsia="Times New Roman" w:hAnsi="Times New Roman" w:cs="Times New Roman"/>
          <w:sz w:val="24"/>
          <w:szCs w:val="24"/>
        </w:rPr>
        <w:lastRenderedPageBreak/>
        <w:t>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Keywords: Habitat subsidies, detritivores,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03EEBBE3"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w:t>
      </w:r>
      <w:r w:rsidR="00D13383">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7A58C7F2"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3395D286"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77777777" w:rsidR="00777A4F" w:rsidRDefault="00856EC1" w:rsidP="00777A4F">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ritivore response to novel resources is challenging to predict given </w:t>
      </w:r>
      <w:r w:rsidR="00136946">
        <w:rPr>
          <w:rFonts w:ascii="Times New Roman" w:eastAsia="Times New Roman" w:hAnsi="Times New Roman" w:cs="Times New Roman"/>
          <w:sz w:val="24"/>
          <w:szCs w:val="24"/>
        </w:rPr>
        <w:t>that 1) most theory has 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 xml:space="preserve">he Home-Field Advantage Hypothesis </w:t>
      </w:r>
      <w:r w:rsidR="00136946">
        <w:rPr>
          <w:rFonts w:ascii="Times New Roman" w:eastAsia="Times New Roman" w:hAnsi="Times New Roman" w:cs="Times New Roman"/>
          <w:sz w:val="24"/>
          <w:szCs w:val="24"/>
        </w:rPr>
        <w:t xml:space="preserve">which </w:t>
      </w:r>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ill underutilize novel resources, primarily because of a lack of evolutionary history.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 xml:space="preserve">wo meta-analyses have been unable to resolve </w:t>
      </w:r>
      <w:r w:rsidR="009942BA" w:rsidRPr="00482793">
        <w:rPr>
          <w:rFonts w:ascii="Times New Roman" w:eastAsia="Times New Roman" w:hAnsi="Times New Roman" w:cs="Times New Roman"/>
          <w:sz w:val="24"/>
          <w:szCs w:val="24"/>
        </w:rPr>
        <w:lastRenderedPageBreak/>
        <w:t>these discrepancies</w:t>
      </w:r>
      <w:r w:rsidR="00BF3E01" w:rsidRPr="00482793">
        <w:rPr>
          <w:rFonts w:ascii="Times New Roman" w:eastAsia="Times New Roman" w:hAnsi="Times New Roman" w:cs="Times New Roman"/>
          <w:sz w:val="24"/>
          <w:szCs w:val="24"/>
        </w:rPr>
        <w:t>. 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he uncertainty about invasion impacts on detritivores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p>
    <w:p w14:paraId="11CF54FE" w14:textId="1514065C"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 xml:space="preserve">California Giant Kelp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including abalone and Black turban snails</w:t>
      </w:r>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Devilweed 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Devilweed as donor Kelp forests are invaded. Thus, it is important to understand how this novel wrack subsidy will impact recipient detritivores and their communities.</w:t>
      </w:r>
    </w:p>
    <w:p w14:paraId="764E39F1" w14:textId="6ABDE38C"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snails </w:t>
      </w:r>
      <w:r w:rsidR="00551FE5" w:rsidRPr="00482793">
        <w:rPr>
          <w:rFonts w:ascii="Times New Roman" w:eastAsia="Times New Roman" w:hAnsi="Times New Roman" w:cs="Times New Roman"/>
          <w:i/>
          <w:iCs/>
          <w:sz w:val="24"/>
          <w:szCs w:val="24"/>
        </w:rPr>
        <w:t xml:space="preserve">Macrocystis pyrifera,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 xml:space="preserve">righting times. To test i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52CA0D93" w14:textId="77777777" w:rsidR="001B0CD2" w:rsidRDefault="001B0CD2" w:rsidP="004628A7">
      <w:pPr>
        <w:spacing w:line="480" w:lineRule="auto"/>
        <w:jc w:val="both"/>
        <w:rPr>
          <w:rFonts w:ascii="Times New Roman" w:eastAsia="Times New Roman" w:hAnsi="Times New Roman" w:cs="Times New Roman"/>
          <w:sz w:val="24"/>
          <w:szCs w:val="24"/>
        </w:rPr>
      </w:pPr>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146C850C" w14:textId="210BEB2D"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are subsidized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proofErr w:type="spellStart"/>
      <w:r w:rsidR="00C96AFC" w:rsidRPr="00482793">
        <w:rPr>
          <w:rFonts w:ascii="Times New Roman" w:eastAsia="Times New Roman" w:hAnsi="Times New Roman" w:cs="Times New Roman"/>
          <w:noProof/>
          <w:sz w:val="24"/>
          <w:szCs w:val="24"/>
        </w:rPr>
        <w:t>VanBlaricom</w:t>
      </w:r>
      <w:proofErr w:type="spellEnd"/>
      <w:r w:rsidR="00C96AFC" w:rsidRPr="00482793">
        <w:rPr>
          <w:rFonts w:ascii="Times New Roman" w:eastAsia="Times New Roman" w:hAnsi="Times New Roman" w:cs="Times New Roman"/>
          <w:noProof/>
          <w:sz w:val="24"/>
          <w:szCs w:val="24"/>
        </w:rPr>
        <w:t xml:space="preserve">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encountered along a </w:t>
      </w:r>
      <w:r w:rsidR="001B3A0F" w:rsidRPr="00482793">
        <w:rPr>
          <w:rFonts w:ascii="Times New Roman" w:eastAsia="Times New Roman" w:hAnsi="Times New Roman" w:cs="Times New Roman"/>
          <w:sz w:val="24"/>
          <w:szCs w:val="24"/>
        </w:rPr>
        <w:lastRenderedPageBreak/>
        <w:t>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3F7A50CA"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r w:rsidR="00282127">
        <w:rPr>
          <w:rFonts w:ascii="Times New Roman" w:eastAsia="Times New Roman" w:hAnsi="Times New Roman" w:cs="Times New Roman"/>
          <w:sz w:val="24"/>
          <w:szCs w:val="24"/>
        </w:rPr>
        <w:t>detritivores</w:t>
      </w:r>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used </w:t>
      </w:r>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r w:rsidR="00B11203"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For example, most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r w:rsidR="00282127" w:rsidRPr="00482793">
        <w:rPr>
          <w:rFonts w:ascii="Times New Roman" w:eastAsia="Times New Roman" w:hAnsi="Times New Roman" w:cs="Times New Roman"/>
          <w:sz w:val="24"/>
          <w:szCs w:val="24"/>
        </w:rPr>
        <w:t>For Red abalone, we also recorded self-righting times.</w:t>
      </w:r>
    </w:p>
    <w:p w14:paraId="5B0E9FA0" w14:textId="7EDAFA03"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We collected </w:t>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Cliffs Natural Park (shell length = 6-10 mm). We used lab-reared, juvenile Red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w:t>
      </w:r>
      <w:r w:rsidR="00B122D7" w:rsidRPr="00482793">
        <w:rPr>
          <w:rFonts w:ascii="Times New Roman" w:eastAsia="Times New Roman" w:hAnsi="Times New Roman" w:cs="Times New Roman"/>
          <w:sz w:val="24"/>
          <w:szCs w:val="24"/>
        </w:rPr>
        <w:lastRenderedPageBreak/>
        <w:t>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 xml:space="preserve">and </w:t>
      </w:r>
      <w:proofErr w:type="gramStart"/>
      <w:r w:rsidR="00B122D7" w:rsidRPr="00482793">
        <w:rPr>
          <w:rFonts w:ascii="Times New Roman" w:eastAsia="Times New Roman" w:hAnsi="Times New Roman" w:cs="Times New Roman"/>
          <w:sz w:val="24"/>
          <w:szCs w:val="24"/>
        </w:rPr>
        <w:t>Red</w:t>
      </w:r>
      <w:proofErr w:type="gramEnd"/>
      <w:r w:rsidR="00B122D7" w:rsidRPr="00482793">
        <w:rPr>
          <w:rFonts w:ascii="Times New Roman" w:eastAsia="Times New Roman" w:hAnsi="Times New Roman" w:cs="Times New Roman"/>
          <w:sz w:val="24"/>
          <w:szCs w:val="24"/>
        </w:rPr>
        <w:t xml:space="preserve">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All feeding assays were conducted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xml:space="preserve">. All remaining seaweed and seaweed fragments were blotted dry and weighed.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046EE2C1"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w:t>
      </w:r>
      <w:r w:rsidR="004D120D" w:rsidRPr="00482793">
        <w:rPr>
          <w:rFonts w:ascii="Times New Roman" w:eastAsia="Times New Roman" w:hAnsi="Times New Roman" w:cs="Times New Roman"/>
          <w:sz w:val="24"/>
          <w:szCs w:val="24"/>
        </w:rPr>
        <w:lastRenderedPageBreak/>
        <w:t xml:space="preserve">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5C626676"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Ulva spp., Silvetia compressa</w:t>
      </w:r>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clavulatum</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32DC7588" w:rsidR="00D646F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all of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 xml:space="preserve">seaweed (5.6%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xml:space="preserve">) into a heated agar solution (2.0%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r w:rsidRPr="00482793">
        <w:rPr>
          <w:rFonts w:ascii="Times New Roman" w:eastAsia="Times New Roman" w:hAnsi="Times New Roman" w:cs="Times New Roman"/>
          <w:sz w:val="24"/>
          <w:szCs w:val="24"/>
        </w:rPr>
        <w:t xml:space="preserve">were removed,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 xml:space="preserve">paired t-test and tested for interactions using ANOVA. </w:t>
      </w:r>
      <w:r w:rsidR="0010064B">
        <w:rPr>
          <w:rFonts w:ascii="Times New Roman" w:eastAsia="Times New Roman" w:hAnsi="Times New Roman" w:cs="Times New Roman"/>
          <w:sz w:val="24"/>
          <w:szCs w:val="24"/>
        </w:rPr>
        <w:t xml:space="preserve">We tested wrack species preference (Kelp vs. Devilweed) using a paired t-test.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r w:rsidR="007A23CC" w:rsidRPr="00482793">
        <w:rPr>
          <w:rFonts w:ascii="Times New Roman" w:eastAsia="Times New Roman" w:hAnsi="Times New Roman" w:cs="Times New Roman"/>
          <w:i/>
          <w:sz w:val="24"/>
          <w:szCs w:val="24"/>
        </w:rPr>
        <w:lastRenderedPageBreak/>
        <w:t xml:space="preserve">Silvetia compressa,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clavulatum</w:t>
      </w:r>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ll statistical analyses and visualizations were conducted using the R Programming Language (R Core Team, 2023). Linear and mixed effect models were conducted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S. horneri</w:t>
      </w:r>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r w:rsidR="000B12F4">
        <w:rPr>
          <w:rFonts w:ascii="Times New Roman" w:eastAsia="Times New Roman" w:hAnsi="Times New Roman" w:cs="Times New Roman"/>
          <w:bCs/>
          <w:sz w:val="24"/>
          <w:szCs w:val="24"/>
        </w:rPr>
        <w:t xml:space="preserve">3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EE8A3D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detritivor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r w:rsidR="00FB2F49">
        <w:rPr>
          <w:rFonts w:ascii="Times New Roman" w:eastAsia="Times New Roman" w:hAnsi="Times New Roman" w:cs="Times New Roman"/>
          <w:sz w:val="24"/>
          <w:szCs w:val="24"/>
        </w:rPr>
        <w:t xml:space="preserve">detritivore tissue </w:t>
      </w:r>
      <w:r w:rsidR="006522D0" w:rsidRPr="00482793">
        <w:rPr>
          <w:rFonts w:ascii="Times New Roman" w:eastAsia="Times New Roman" w:hAnsi="Times New Roman" w:cs="Times New Roman"/>
          <w:sz w:val="24"/>
          <w:szCs w:val="24"/>
        </w:rPr>
        <w:t>growth (F=15.243, 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r>
        <w:rPr>
          <w:rFonts w:ascii="Times New Roman" w:eastAsia="Times New Roman" w:hAnsi="Times New Roman" w:cs="Times New Roman"/>
          <w:sz w:val="24"/>
          <w:szCs w:val="24"/>
        </w:rPr>
        <w:t>detritivor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impacted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r w:rsidR="000D70B7" w:rsidRPr="00482793">
        <w:rPr>
          <w:rFonts w:ascii="Times New Roman" w:eastAsia="Times New Roman" w:hAnsi="Times New Roman" w:cs="Times New Roman"/>
          <w:sz w:val="24"/>
          <w:szCs w:val="24"/>
        </w:rPr>
        <w:t>Devilweed</w:t>
      </w:r>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but increased Turban snail tissue mass by 31%.</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as also consumer-specific.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w:t>
      </w:r>
      <w:r w:rsidR="00F41B94" w:rsidRPr="00482793">
        <w:rPr>
          <w:rFonts w:ascii="Times New Roman" w:eastAsia="Times New Roman" w:hAnsi="Times New Roman" w:cs="Times New Roman"/>
          <w:sz w:val="24"/>
          <w:szCs w:val="24"/>
        </w:rPr>
        <w:lastRenderedPageBreak/>
        <w:t>an intermediate effect on tissue mass compared to animals in the no-choice treatments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w:t>
      </w:r>
      <w:proofErr w:type="gramStart"/>
      <w:r w:rsidR="00F41B94" w:rsidRPr="00482793">
        <w:rPr>
          <w:rFonts w:ascii="Times New Roman" w:eastAsia="Times New Roman" w:hAnsi="Times New Roman" w:cs="Times New Roman"/>
          <w:sz w:val="24"/>
          <w:szCs w:val="24"/>
        </w:rPr>
        <w:t>similar to</w:t>
      </w:r>
      <w:proofErr w:type="gramEnd"/>
      <w:r w:rsidR="00F41B94"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o </w:t>
      </w:r>
      <w:proofErr w:type="gramStart"/>
      <w:r w:rsidR="009942BA" w:rsidRPr="004827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he</w:t>
      </w:r>
      <w:proofErr w:type="gramEnd"/>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se two detritivores</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619A4E4A" w:rsidR="00CE08CA" w:rsidRDefault="00A20DFE"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rack species (invasive Devilweed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Because this reduction was not associated with a change in overall grazing rates (</w:t>
      </w:r>
      <w:proofErr w:type="gramStart"/>
      <w:r>
        <w:rPr>
          <w:rFonts w:ascii="Times New Roman" w:hAnsi="Times New Roman" w:cs="Times New Roman"/>
          <w:color w:val="000000"/>
          <w:sz w:val="24"/>
          <w:szCs w:val="24"/>
        </w:rPr>
        <w:t>i.e.</w:t>
      </w:r>
      <w:proofErr w:type="gramEnd"/>
      <w:r>
        <w:rPr>
          <w:rFonts w:ascii="Times New Roman" w:hAnsi="Times New Roman" w:cs="Times New Roman"/>
          <w:color w:val="000000"/>
          <w:sz w:val="24"/>
          <w:szCs w:val="24"/>
        </w:rPr>
        <w:t xml:space="preserv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this suggested consumers shifted </w:t>
      </w:r>
      <w:r w:rsidR="003B5987">
        <w:rPr>
          <w:rFonts w:ascii="Times New Roman" w:hAnsi="Times New Roman" w:cs="Times New Roman"/>
          <w:color w:val="000000"/>
          <w:sz w:val="24"/>
          <w:szCs w:val="24"/>
        </w:rPr>
        <w:lastRenderedPageBreak/>
        <w:t>grazing onto native benthic seaweeds in the presence of Devilweed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p>
    <w:p w14:paraId="4F67DAB9" w14:textId="129893ED" w:rsidR="0010064B" w:rsidRDefault="0010064B"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cluding Devilweed wrack increased grazing on </w:t>
      </w:r>
      <w:r>
        <w:rPr>
          <w:rFonts w:ascii="Times New Roman" w:hAnsi="Times New Roman" w:cs="Times New Roman"/>
          <w:i/>
          <w:iCs/>
          <w:color w:val="000000"/>
          <w:sz w:val="24"/>
          <w:szCs w:val="24"/>
        </w:rPr>
        <w:t xml:space="preserve">Silvetia </w:t>
      </w:r>
      <w:r w:rsidRPr="00482793">
        <w:rPr>
          <w:rFonts w:ascii="Times New Roman" w:hAnsi="Times New Roman" w:cs="Times New Roman"/>
          <w:color w:val="000000"/>
          <w:sz w:val="24"/>
          <w:szCs w:val="24"/>
        </w:rPr>
        <w:t>(M=0.75, SE=0.28, p=0.0265), but did not affect feeding on the two other benthic native seaweed (p&gt;0.05; Figure 4)</w:t>
      </w:r>
      <w:r>
        <w:rPr>
          <w:rFonts w:ascii="Times New Roman" w:hAnsi="Times New Roman" w:cs="Times New Roman"/>
          <w:color w:val="000000"/>
          <w:sz w:val="24"/>
          <w:szCs w:val="24"/>
        </w:rPr>
        <w:t>.</w:t>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0F3E330E"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had detritivore-specific performance impacts – </w:t>
      </w:r>
      <w:r w:rsidR="003E10F0">
        <w:rPr>
          <w:rFonts w:ascii="Times New Roman" w:eastAsia="Times New Roman" w:hAnsi="Times New Roman" w:cs="Times New Roman"/>
          <w:sz w:val="24"/>
          <w:szCs w:val="24"/>
        </w:rPr>
        <w:t xml:space="preserve">this </w:t>
      </w:r>
      <w:r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w:t>
      </w:r>
      <w:proofErr w:type="gramStart"/>
      <w:r w:rsidR="003E10F0">
        <w:rPr>
          <w:rFonts w:ascii="Times New Roman" w:eastAsia="Times New Roman" w:hAnsi="Times New Roman" w:cs="Times New Roman"/>
          <w:sz w:val="24"/>
          <w:szCs w:val="24"/>
        </w:rPr>
        <w:t>Red</w:t>
      </w:r>
      <w:proofErr w:type="gramEnd"/>
      <w:r w:rsidR="003E10F0">
        <w:rPr>
          <w:rFonts w:ascii="Times New Roman" w:eastAsia="Times New Roman" w:hAnsi="Times New Roman" w:cs="Times New Roman"/>
          <w:sz w:val="24"/>
          <w:szCs w:val="24"/>
        </w:rPr>
        <w:t xml:space="preserve"> abalone</w:t>
      </w:r>
      <w:r w:rsidRPr="00482793">
        <w:rPr>
          <w:rFonts w:ascii="Times New Roman" w:eastAsia="Times New Roman" w:hAnsi="Times New Roman" w:cs="Times New Roman"/>
          <w:sz w:val="24"/>
          <w:szCs w:val="24"/>
        </w:rPr>
        <w:t xml:space="preserve"> growth but enhanc</w:t>
      </w:r>
      <w:r w:rsidR="003E10F0">
        <w:rPr>
          <w:rFonts w:ascii="Times New Roman" w:eastAsia="Times New Roman" w:hAnsi="Times New Roman" w:cs="Times New Roman"/>
          <w:sz w:val="24"/>
          <w:szCs w:val="24"/>
        </w:rPr>
        <w:t>ed</w:t>
      </w:r>
      <w:r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Pr="00482793">
        <w:rPr>
          <w:rFonts w:ascii="Times New Roman" w:eastAsia="Times New Roman" w:hAnsi="Times New Roman" w:cs="Times New Roman"/>
          <w:sz w:val="24"/>
          <w:szCs w:val="24"/>
        </w:rPr>
        <w:t>growth.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6ADCE1D5" w14:textId="5211F874" w:rsidR="003E10F0" w:rsidRPr="00482793" w:rsidRDefault="009942BA" w:rsidP="009C2910">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uch specificity has been observed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r w:rsidR="00C23A7E" w:rsidRPr="00482793">
        <w:rPr>
          <w:rFonts w:ascii="Times New Roman" w:eastAsia="Times New Roman" w:hAnsi="Times New Roman" w:cs="Times New Roman"/>
          <w:i/>
          <w:iCs/>
          <w:color w:val="000000"/>
          <w:sz w:val="24"/>
          <w:szCs w:val="24"/>
        </w:rPr>
        <w:t>Impatiens</w:t>
      </w:r>
      <w:r w:rsidR="00C23A7E" w:rsidRPr="00482793">
        <w:rPr>
          <w:rFonts w:ascii="Times New Roman" w:eastAsia="Times New Roman" w:hAnsi="Times New Roman" w:cs="Times New Roman"/>
          <w:color w:val="000000"/>
          <w:sz w:val="24"/>
          <w:szCs w:val="24"/>
        </w:rPr>
        <w:t xml:space="preserve"> had higher densities of leaf litter dwelling Acari </w:t>
      </w:r>
      <w:r w:rsidR="00C23A7E">
        <w:rPr>
          <w:rFonts w:ascii="Times New Roman" w:eastAsia="Times New Roman" w:hAnsi="Times New Roman" w:cs="Times New Roman"/>
          <w:color w:val="000000"/>
          <w:sz w:val="24"/>
          <w:szCs w:val="24"/>
        </w:rPr>
        <w:t xml:space="preserve">(Phylum Arthropoda, Subphylum Chelicerata) </w:t>
      </w:r>
      <w:r w:rsidR="00C23A7E" w:rsidRPr="00482793">
        <w:rPr>
          <w:rFonts w:ascii="Times New Roman" w:eastAsia="Times New Roman" w:hAnsi="Times New Roman" w:cs="Times New Roman"/>
          <w:color w:val="000000"/>
          <w:sz w:val="24"/>
          <w:szCs w:val="24"/>
        </w:rPr>
        <w:t xml:space="preserve">but did not show differences in springtail densities </w:t>
      </w:r>
      <w:r w:rsidR="00C23A7E">
        <w:rPr>
          <w:rFonts w:ascii="Times New Roman" w:eastAsia="Times New Roman" w:hAnsi="Times New Roman" w:cs="Times New Roman"/>
          <w:color w:val="000000"/>
          <w:sz w:val="24"/>
          <w:szCs w:val="24"/>
        </w:rPr>
        <w:t xml:space="preserve">(Phylum Arthropoda, Subphylum </w:t>
      </w:r>
      <w:proofErr w:type="spellStart"/>
      <w:r w:rsidR="00C23A7E">
        <w:rPr>
          <w:rFonts w:ascii="Times New Roman" w:eastAsia="Times New Roman" w:hAnsi="Times New Roman" w:cs="Times New Roman"/>
          <w:color w:val="000000"/>
          <w:sz w:val="24"/>
          <w:szCs w:val="24"/>
        </w:rPr>
        <w:t>Hexapod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relative to leaf litter from uninvaded plots (</w:t>
      </w:r>
      <w:r w:rsidR="00C23A7E" w:rsidRPr="00482793">
        <w:rPr>
          <w:rFonts w:ascii="Times New Roman" w:eastAsia="Times New Roman" w:hAnsi="Times New Roman" w:cs="Times New Roman"/>
          <w:color w:val="000000"/>
          <w:sz w:val="24"/>
          <w:szCs w:val="24"/>
        </w:rPr>
        <w:fldChar w:fldCharType="begin"/>
      </w:r>
      <w:r w:rsidR="00C23A7E"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C23A7E" w:rsidRPr="00482793">
        <w:rPr>
          <w:rFonts w:ascii="Times New Roman" w:eastAsia="Times New Roman" w:hAnsi="Times New Roman" w:cs="Times New Roman"/>
          <w:color w:val="000000"/>
          <w:sz w:val="24"/>
          <w:szCs w:val="24"/>
        </w:rPr>
        <w:fldChar w:fldCharType="separate"/>
      </w:r>
      <w:r w:rsidR="00C23A7E" w:rsidRPr="00482793">
        <w:rPr>
          <w:rFonts w:ascii="Times New Roman" w:eastAsia="Times New Roman" w:hAnsi="Times New Roman" w:cs="Times New Roman"/>
          <w:noProof/>
          <w:color w:val="000000"/>
          <w:sz w:val="24"/>
          <w:szCs w:val="24"/>
        </w:rPr>
        <w:t>Rusterholz et al. 2014)</w:t>
      </w:r>
      <w:r w:rsidR="00C23A7E" w:rsidRPr="00482793">
        <w:rPr>
          <w:rFonts w:ascii="Times New Roman" w:eastAsia="Times New Roman" w:hAnsi="Times New Roman" w:cs="Times New Roman"/>
          <w:color w:val="000000"/>
          <w:sz w:val="24"/>
          <w:szCs w:val="24"/>
        </w:rPr>
        <w:fldChar w:fldCharType="end"/>
      </w:r>
      <w:r w:rsidR="00C23A7E" w:rsidRPr="00482793">
        <w:rPr>
          <w:rFonts w:ascii="Times New Roman" w:eastAsia="Times New Roman" w:hAnsi="Times New Roman" w:cs="Times New Roman"/>
          <w:color w:val="000000"/>
          <w:sz w:val="24"/>
          <w:szCs w:val="24"/>
        </w:rPr>
        <w:t>.</w:t>
      </w:r>
      <w:r w:rsidR="00C23A7E">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Pr="00482793">
        <w:rPr>
          <w:rFonts w:ascii="Times New Roman" w:eastAsia="Times New Roman" w:hAnsi="Times New Roman" w:cs="Times New Roman"/>
          <w:color w:val="000000"/>
          <w:sz w:val="24"/>
          <w:szCs w:val="24"/>
        </w:rPr>
        <w:t xml:space="preserve">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lastRenderedPageBreak/>
        <w:t xml:space="preserve">Order Isopoda) </w:t>
      </w:r>
      <w:r w:rsidRPr="00482793">
        <w:rPr>
          <w:rFonts w:ascii="Times New Roman" w:eastAsia="Times New Roman" w:hAnsi="Times New Roman" w:cs="Times New Roman"/>
          <w:color w:val="000000"/>
          <w:sz w:val="24"/>
          <w:szCs w:val="24"/>
        </w:rPr>
        <w:t xml:space="preserve">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Amphipoda) </w:t>
      </w:r>
      <w:r w:rsidRPr="00482793">
        <w:rPr>
          <w:rFonts w:ascii="Times New Roman" w:eastAsia="Times New Roman" w:hAnsi="Times New Roman" w:cs="Times New Roman"/>
          <w:color w:val="000000"/>
          <w:sz w:val="24"/>
          <w:szCs w:val="24"/>
        </w:rPr>
        <w:t>relative to uninvaded plots (</w:t>
      </w:r>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r w:rsidR="009C2910">
        <w:rPr>
          <w:rFonts w:ascii="Times New Roman" w:eastAsia="Times New Roman" w:hAnsi="Times New Roman" w:cs="Times New Roman"/>
          <w:color w:val="000000"/>
          <w:sz w:val="24"/>
          <w:szCs w:val="24"/>
        </w:rPr>
        <w:t xml:space="preserve">The detritivore-specific impacts on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Pr="00482793">
        <w:rPr>
          <w:rFonts w:ascii="Times New Roman" w:eastAsia="Times New Roman" w:hAnsi="Times New Roman" w:cs="Times New Roman"/>
          <w:color w:val="000000"/>
          <w:sz w:val="24"/>
          <w:szCs w:val="24"/>
        </w:rPr>
        <w:t xml:space="preserve"> </w:t>
      </w:r>
    </w:p>
    <w:p w14:paraId="498EC6FE" w14:textId="73462771"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r w:rsidR="009942BA" w:rsidRPr="00482793">
        <w:rPr>
          <w:rFonts w:ascii="Times New Roman" w:hAnsi="Times New Roman" w:cs="Times New Roman"/>
          <w:sz w:val="24"/>
          <w:szCs w:val="24"/>
        </w:rPr>
        <w:t xml:space="preserve">detritivor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detritivores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snails</w:t>
      </w:r>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Finally, detritivores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009942BA"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growth. Interestingly, because both snails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impact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4B3D7C56"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w:t>
      </w:r>
      <w:r w:rsidRPr="00482793">
        <w:rPr>
          <w:rFonts w:ascii="Times New Roman" w:hAnsi="Times New Roman" w:cs="Times New Roman"/>
          <w:sz w:val="24"/>
          <w:szCs w:val="24"/>
        </w:rPr>
        <w:lastRenderedPageBreak/>
        <w:t xml:space="preserve">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482793">
        <w:rPr>
          <w:rFonts w:ascii="Times New Roman" w:hAnsi="Times New Roman" w:cs="Times New Roman"/>
          <w:sz w:val="24"/>
          <w:szCs w:val="24"/>
        </w:rPr>
        <w:t>i.e</w:t>
      </w:r>
      <w:r w:rsidR="00010B1C" w:rsidRPr="00482793">
        <w:rPr>
          <w:rFonts w:ascii="Times New Roman" w:hAnsi="Times New Roman" w:cs="Times New Roman"/>
          <w:sz w:val="24"/>
          <w:szCs w:val="24"/>
        </w:rPr>
        <w:t>.</w:t>
      </w:r>
      <w:proofErr w:type="gramEnd"/>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r w:rsidR="009C2910" w:rsidRPr="00482793">
        <w:rPr>
          <w:rFonts w:ascii="Times New Roman" w:hAnsi="Times New Roman" w:cs="Times New Roman"/>
          <w:i/>
          <w:iCs/>
          <w:sz w:val="24"/>
          <w:szCs w:val="24"/>
        </w:rPr>
        <w:t xml:space="preserve"> </w:t>
      </w:r>
      <w:r w:rsidR="00773786" w:rsidRPr="00482793">
        <w:rPr>
          <w:rFonts w:ascii="Times New Roman" w:hAnsi="Times New Roman" w:cs="Times New Roman"/>
          <w:i/>
          <w:iCs/>
          <w:sz w:val="24"/>
          <w:szCs w:val="24"/>
        </w:rPr>
        <w:t>compressa</w:t>
      </w:r>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our native benthic seaweed assay including consumers with a preference for Kelp (Turban snails), a preference for Devilweed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Devilweed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r w:rsidR="00A62B95" w:rsidRPr="00A62B95">
        <w:rPr>
          <w:rFonts w:ascii="Times New Roman" w:eastAsia="Times New Roman" w:hAnsi="Times New Roman" w:cs="Times New Roman"/>
          <w:i/>
          <w:iCs/>
          <w:color w:val="000000"/>
          <w:sz w:val="24"/>
          <w:szCs w:val="24"/>
          <w:rPrChange w:id="0" w:author="Jeremy Long" w:date="2023-11-11T09:22:00Z">
            <w:rPr>
              <w:rFonts w:ascii="Times New Roman" w:eastAsia="Times New Roman" w:hAnsi="Times New Roman" w:cs="Times New Roman"/>
              <w:color w:val="000000"/>
              <w:sz w:val="24"/>
              <w:szCs w:val="24"/>
            </w:rPr>
          </w:rPrChange>
        </w:rPr>
        <w:t>Silvetia</w:t>
      </w:r>
      <w:r w:rsidR="00A62B95">
        <w:rPr>
          <w:rFonts w:ascii="Times New Roman" w:eastAsia="Times New Roman" w:hAnsi="Times New Roman" w:cs="Times New Roman"/>
          <w:color w:val="000000"/>
          <w:sz w:val="24"/>
          <w:szCs w:val="24"/>
        </w:rPr>
        <w:t xml:space="preserve"> for this consumer assemblage. This shift could be explained simply by Turban snails shifting onto native benthic seaweeds when they were offered a less preferred </w:t>
      </w:r>
      <w:r w:rsidR="00A62B95">
        <w:rPr>
          <w:rFonts w:ascii="Times New Roman" w:eastAsia="Times New Roman" w:hAnsi="Times New Roman" w:cs="Times New Roman"/>
          <w:color w:val="000000"/>
          <w:sz w:val="24"/>
          <w:szCs w:val="24"/>
        </w:rPr>
        <w:lastRenderedPageBreak/>
        <w:t>wrack species. Additionally, interactions with heterospecific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7376DC85" w14:textId="77777777" w:rsidR="00D90924"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C659C8F" w:rsidR="008F6DA9" w:rsidRPr="00D90924" w:rsidRDefault="00D90924" w:rsidP="004628A7">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 xml:space="preserve">We thank </w:t>
      </w:r>
      <w:r w:rsidR="00764013" w:rsidRPr="00482793">
        <w:rPr>
          <w:rFonts w:ascii="Times New Roman" w:eastAsia="Times New Roman" w:hAnsi="Times New Roman" w:cs="Times New Roman"/>
          <w:sz w:val="24"/>
          <w:szCs w:val="24"/>
        </w:rPr>
        <w:t xml:space="preserve">the Navy Marine Ecology Consortium for </w:t>
      </w:r>
      <w:r w:rsidR="00AD58CE">
        <w:rPr>
          <w:rFonts w:ascii="Times New Roman" w:eastAsia="Times New Roman" w:hAnsi="Times New Roman" w:cs="Times New Roman"/>
          <w:sz w:val="24"/>
          <w:szCs w:val="24"/>
        </w:rPr>
        <w:t xml:space="preserve">facilitating </w:t>
      </w:r>
      <w:r w:rsidR="00764013"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00764013"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Sato, Mackenna Denton, Samantha Folger, </w:t>
      </w:r>
      <w:r>
        <w:rPr>
          <w:rFonts w:ascii="Times New Roman" w:eastAsia="Times New Roman" w:hAnsi="Times New Roman" w:cs="Times New Roman"/>
          <w:sz w:val="24"/>
          <w:szCs w:val="24"/>
        </w:rPr>
        <w:t xml:space="preserve">Austin Wayne, </w:t>
      </w:r>
      <w:r w:rsidR="00764013" w:rsidRPr="00482793">
        <w:rPr>
          <w:rFonts w:ascii="Times New Roman" w:eastAsia="Times New Roman" w:hAnsi="Times New Roman" w:cs="Times New Roman"/>
          <w:sz w:val="24"/>
          <w:szCs w:val="24"/>
        </w:rPr>
        <w:t xml:space="preserve">Summer Wheeler, Bria </w:t>
      </w:r>
      <w:r w:rsidR="00764013" w:rsidRPr="00482793">
        <w:rPr>
          <w:rFonts w:ascii="Times New Roman" w:eastAsia="Times New Roman" w:hAnsi="Times New Roman" w:cs="Times New Roman"/>
          <w:sz w:val="24"/>
          <w:szCs w:val="24"/>
        </w:rPr>
        <w:lastRenderedPageBreak/>
        <w:t xml:space="preserve">Gorman, Sydney Height, </w:t>
      </w:r>
      <w:r>
        <w:rPr>
          <w:rFonts w:ascii="Times New Roman" w:eastAsia="Times New Roman" w:hAnsi="Times New Roman" w:cs="Times New Roman"/>
          <w:sz w:val="24"/>
          <w:szCs w:val="24"/>
        </w:rPr>
        <w:t xml:space="preserve">Victoria </w:t>
      </w:r>
      <w:proofErr w:type="spellStart"/>
      <w:r>
        <w:rPr>
          <w:rFonts w:ascii="Times New Roman" w:eastAsia="Times New Roman" w:hAnsi="Times New Roman" w:cs="Times New Roman"/>
          <w:sz w:val="24"/>
          <w:szCs w:val="24"/>
        </w:rPr>
        <w:t>Hoglund</w:t>
      </w:r>
      <w:proofErr w:type="spellEnd"/>
      <w:r>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Jacob </w:t>
      </w:r>
      <w:proofErr w:type="spellStart"/>
      <w:r w:rsidR="00764013" w:rsidRPr="00482793">
        <w:rPr>
          <w:rFonts w:ascii="Times New Roman" w:eastAsia="Times New Roman" w:hAnsi="Times New Roman" w:cs="Times New Roman"/>
          <w:sz w:val="24"/>
          <w:szCs w:val="24"/>
        </w:rPr>
        <w:t>Dioli</w:t>
      </w:r>
      <w:proofErr w:type="spellEnd"/>
      <w:r w:rsidR="00764013" w:rsidRPr="00482793">
        <w:rPr>
          <w:rFonts w:ascii="Times New Roman" w:eastAsia="Times New Roman" w:hAnsi="Times New Roman" w:cs="Times New Roman"/>
          <w:sz w:val="24"/>
          <w:szCs w:val="24"/>
        </w:rPr>
        <w:t xml:space="preserve">, and Rania </w:t>
      </w:r>
      <w:proofErr w:type="spellStart"/>
      <w:r w:rsidR="00764013" w:rsidRPr="00482793">
        <w:rPr>
          <w:rFonts w:ascii="Times New Roman" w:eastAsia="Times New Roman" w:hAnsi="Times New Roman" w:cs="Times New Roman"/>
          <w:sz w:val="24"/>
          <w:szCs w:val="24"/>
        </w:rPr>
        <w:t>Abualjis</w:t>
      </w:r>
      <w:proofErr w:type="spellEnd"/>
      <w:r w:rsidR="00764013"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their efforts and assistance in the lab and</w:t>
      </w:r>
      <w:r w:rsidR="00764013" w:rsidRPr="00482793">
        <w:rPr>
          <w:rFonts w:ascii="Times New Roman" w:eastAsia="Times New Roman" w:hAnsi="Times New Roman" w:cs="Times New Roman"/>
          <w:sz w:val="24"/>
          <w:szCs w:val="24"/>
        </w:rPr>
        <w:t xml:space="preserve"> field</w:t>
      </w:r>
      <w:r>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00764013" w:rsidRPr="00482793">
        <w:rPr>
          <w:rFonts w:ascii="Times New Roman" w:eastAsia="Times New Roman" w:hAnsi="Times New Roman" w:cs="Times New Roman"/>
          <w:sz w:val="24"/>
          <w:szCs w:val="24"/>
        </w:rPr>
        <w:t xml:space="preserve">R. </w:t>
      </w:r>
      <w:proofErr w:type="spellStart"/>
      <w:r w:rsidR="00764013" w:rsidRPr="00482793">
        <w:rPr>
          <w:rFonts w:ascii="Times New Roman" w:eastAsia="Times New Roman" w:hAnsi="Times New Roman" w:cs="Times New Roman"/>
          <w:sz w:val="24"/>
          <w:szCs w:val="24"/>
        </w:rPr>
        <w:t>DeSantiago</w:t>
      </w:r>
      <w:proofErr w:type="spellEnd"/>
      <w:r w:rsidR="00764013" w:rsidRPr="00482793">
        <w:rPr>
          <w:rFonts w:ascii="Times New Roman" w:eastAsia="Times New Roman" w:hAnsi="Times New Roman" w:cs="Times New Roman"/>
          <w:sz w:val="24"/>
          <w:szCs w:val="24"/>
        </w:rPr>
        <w:t xml:space="preserve"> was supported by </w:t>
      </w:r>
      <w:r w:rsidR="00AD58CE">
        <w:rPr>
          <w:rFonts w:ascii="Times New Roman" w:eastAsia="Times New Roman" w:hAnsi="Times New Roman" w:cs="Times New Roman"/>
          <w:sz w:val="24"/>
          <w:szCs w:val="24"/>
        </w:rPr>
        <w:t>the</w:t>
      </w:r>
      <w:r w:rsidR="00764013"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00764013"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r w:rsidR="00777A4F" w:rsidRPr="00777A4F">
        <w:t>Altstatt, J., R. Ambrose, J. Engle, P. Haaker, K. Lafferty, and P. Raimondi. 1996. Recent declines of black abalone Haliotis cracherodii on the mainland coast of central California. Marine Ecology Progress Series 142:185–192.</w:t>
      </w:r>
    </w:p>
    <w:p w14:paraId="1866B82B" w14:textId="77777777" w:rsidR="00777A4F" w:rsidRPr="00777A4F" w:rsidRDefault="00777A4F" w:rsidP="00777A4F">
      <w:pPr>
        <w:pStyle w:val="Bibliography"/>
      </w:pPr>
      <w:r w:rsidRPr="00777A4F">
        <w:t>Aquilino, K., M. Coulbourne, and J. Stachowicz.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Aquilino, K. M., and J. J. Stachowicz.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Ault, J. S. 2009. Some quantitative aspects of reproduction and growth of red abalone, Haliotis rufescens, Swainson. Journal of the World Mariculture Society 16:398–425.</w:t>
      </w:r>
    </w:p>
    <w:p w14:paraId="4C9BA0E8" w14:textId="77777777" w:rsidR="00777A4F" w:rsidRPr="00777A4F" w:rsidRDefault="00777A4F" w:rsidP="00777A4F">
      <w:pPr>
        <w:pStyle w:val="Bibliography"/>
      </w:pPr>
      <w:r w:rsidRPr="00777A4F">
        <w:t>Baldwin, J., J. P. Elias, R. M. G. Wells, and D. A. Donovan. 2007. Energy metabolism in the tropical abalone, Haliotis asinina Linné: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r w:rsidRPr="00777A4F">
        <w:t>Bolser,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t xml:space="preserve">Bustamante, R. H., G. M. Branch, S. Eekhout, B. Robertson, P. Zoutendyk, M. Schleyer, A. Dye, N. Hanekom, D. Keats, M. Jurd, and C. McQuaid. 1995. Gradients of intertidal </w:t>
      </w:r>
      <w:r w:rsidRPr="00777A4F">
        <w:lastRenderedPageBreak/>
        <w:t>primary productivity around the coast of South Africa and their relationships with consumer biomass. Oecologia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Cruz-Trejo, G. I., S. E. Ibarra-Obando, L. E. Aguilar-Rosas, M. Poumian-Tapia, and E. Solana-Arellano. 2015. Presence of Sargassum horneri at Todos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David, P., E. Thébault, O. Anneville, P.-F. Duyck, E. Chapuis, and N. Loeuille. 2017. Impacts of Invasive Species on Food Webs. Pages 1–60 Advances in Ecological Research. Elsevier.</w:t>
      </w:r>
    </w:p>
    <w:p w14:paraId="6E372F6C" w14:textId="77777777" w:rsidR="00777A4F" w:rsidRPr="00777A4F" w:rsidRDefault="00777A4F" w:rsidP="00777A4F">
      <w:pPr>
        <w:pStyle w:val="Bibliography"/>
      </w:pPr>
      <w:r w:rsidRPr="00777A4F">
        <w:t>Dolecal,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r w:rsidRPr="00777A4F">
        <w:t>Duggins, D. O., C. A. Simenstad,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White, Z. V. Finkel, T. C. Jensen, and V. Matzek.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Graham, S., B. Hong, S. Mutschler, B. Saunders, and J. Bredvik.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t>Gratton, C., J. Donaldson, and M. J. V. Zanden.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lastRenderedPageBreak/>
        <w:t>Greig, H. S., P. Kratina, P. L. Thompson, W. J. Palen, J. S. Richardson, and J. B. Shurin.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Hayes, W. B. 1974. Sand-beach energetics: Importance of the isopod Tylos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r w:rsidRPr="00777A4F">
        <w:t>Kappes, H., R. Lay, and W. Topp.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Kenner, M. C., and J. A. Tomoleni. 2020. Kelp forest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Kenny, H. V., A. N. Wright, J. Piovia-Scott, L. H. Yang, D. A. Spiller, and T. W. Schoener.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r w:rsidRPr="00777A4F">
        <w:t>Lachambre, S., S. Huchette, R. Day, P. Boudry, A. Rio-Cabello, T. Fustec, and S. Roussel. 2017. Relationships between growth, survival, physiology and behaviour — A multi-criteria approach to Haliotis tuberculata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r w:rsidRPr="00777A4F">
        <w:t>Larrañaga, A., I. de Guzmán, and L. Solagaistua. 2020. A small supply of high quality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t>Leighton, D., and R. A. Boolootian. 1963. Diet and growth in the Black abalone, Haliotis cracherodii 44:227–238.</w:t>
      </w:r>
    </w:p>
    <w:p w14:paraId="21995239" w14:textId="77777777" w:rsidR="00777A4F" w:rsidRPr="00777A4F" w:rsidRDefault="00777A4F" w:rsidP="00777A4F">
      <w:pPr>
        <w:pStyle w:val="Bibliography"/>
      </w:pPr>
      <w:r w:rsidRPr="00777A4F">
        <w:lastRenderedPageBreak/>
        <w:t>Levin, L. A., C. Neira, and E. D. Grosholz.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Cecchi, A. Castelli, E. Chatzinikolaou, T. P. Crowe, G. Ghedini, J. Kotta, D. A. Lyons, C. Ravaglioli, G. Rilov, L. Rindi, and F. Bulleri. 2015. Ecological impacts of invading seaweeds: a meta</w:t>
      </w:r>
      <w:r w:rsidRPr="00777A4F">
        <w:rPr>
          <w:rFonts w:ascii="Cambria Math" w:hAnsi="Cambria Math" w:cs="Cambria Math"/>
        </w:rPr>
        <w:t>‐</w:t>
      </w:r>
      <w:r w:rsidRPr="00777A4F">
        <w:t>analysis of their effects at different trophic levels. Diversity and Distributions 21:1–12.</w:t>
      </w:r>
    </w:p>
    <w:p w14:paraId="5EC5FCD0" w14:textId="77777777" w:rsidR="00777A4F" w:rsidRPr="00777A4F" w:rsidRDefault="00777A4F" w:rsidP="00777A4F">
      <w:pPr>
        <w:pStyle w:val="Bibliography"/>
      </w:pPr>
      <w:r w:rsidRPr="00777A4F">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6C80927C" w14:textId="77777777" w:rsidR="00777A4F" w:rsidRPr="00777A4F" w:rsidRDefault="00777A4F" w:rsidP="00777A4F">
      <w:pPr>
        <w:pStyle w:val="Bibliography"/>
      </w:pPr>
      <w:r w:rsidRPr="00777A4F">
        <w:t>McCary, M. A., R. Mores, M. A. Farfan, and D. H. Wise. 2016. Invasive plants have different effects on trophic structure of green and brown food webs in terrestrial ecosystems: a meta-analysis. Ecology Letters 19:328–335.</w:t>
      </w:r>
    </w:p>
    <w:p w14:paraId="1B809C2E" w14:textId="77777777" w:rsidR="00777A4F" w:rsidRPr="00777A4F" w:rsidRDefault="00777A4F" w:rsidP="00777A4F">
      <w:pPr>
        <w:pStyle w:val="Bibliography"/>
      </w:pPr>
      <w:r w:rsidRPr="00777A4F">
        <w:t>Mews, M., M. Zimmer, and D. Jelinski.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Miner, C. M., J. M. Altstatt, P. T. Raimondi, and T. E. Minchinton.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Moore, J. C., E. L. Berlow, D. C. Coleman, P. C. de Ruiter, Q. Dong, A. Hastings, N. C. Johnson, K. S. McCann, K. Melville, P. J. Morin, K. Nadelhoffer, A. D. Rosemond, D. M. Post, J. L. Sabo, K. M. Scow, M. J. Vanni, and D. H. Wall. 2004. Detritus, trophic dynamics and biodiversity. Ecology Letters 7:584–600.</w:t>
      </w:r>
    </w:p>
    <w:p w14:paraId="732E5351" w14:textId="77777777" w:rsidR="00777A4F" w:rsidRPr="00777A4F" w:rsidRDefault="00777A4F" w:rsidP="00777A4F">
      <w:pPr>
        <w:pStyle w:val="Bibliography"/>
      </w:pPr>
      <w:r w:rsidRPr="00777A4F">
        <w:t>Morris, R. H., D. P. Abbott, and E. C. Haderlie. 1980. Intertidal Invertebrates of California. Standford University Press.</w:t>
      </w:r>
    </w:p>
    <w:p w14:paraId="533F3439" w14:textId="77777777" w:rsidR="00777A4F" w:rsidRPr="00777A4F" w:rsidRDefault="00777A4F" w:rsidP="00777A4F">
      <w:pPr>
        <w:pStyle w:val="Bibliography"/>
      </w:pPr>
      <w:r w:rsidRPr="00777A4F">
        <w:lastRenderedPageBreak/>
        <w:t>Nakano, S., H. Miyasaka, and N. Kuhara.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r w:rsidRPr="00777A4F">
        <w:t>Neutel, A. M., J. B. T. M. Roerdink, and P. C. de Ruiter. 1994. Global Stability of two-level detritus decomposer food chains 171:351–353.</w:t>
      </w:r>
    </w:p>
    <w:p w14:paraId="1D48CC1F" w14:textId="77777777" w:rsidR="00777A4F" w:rsidRPr="00777A4F" w:rsidRDefault="00777A4F" w:rsidP="00777A4F">
      <w:pPr>
        <w:pStyle w:val="Bibliography"/>
      </w:pPr>
      <w:r w:rsidRPr="00777A4F">
        <w:t>Odum, E. P. 1969. The Strategy of ecosystem development. Science 164:262–270.</w:t>
      </w:r>
    </w:p>
    <w:p w14:paraId="0CCB77E3" w14:textId="77777777" w:rsidR="00777A4F" w:rsidRPr="00777A4F" w:rsidRDefault="00777A4F" w:rsidP="00777A4F">
      <w:pPr>
        <w:pStyle w:val="Bibliography"/>
      </w:pPr>
      <w:r w:rsidRPr="00777A4F">
        <w:t>Ostfeld, R. S., and F. Keesing.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r w:rsidRPr="00777A4F">
        <w:t>Piovia-Scott, J., D. A. Spiller, and T. W. Schoener.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t>Raimondi, P., C. Wilson, R. Ambrose, J. Engle, and T. Minchinton.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lastRenderedPageBreak/>
        <w:t>Rhoades, O. K., R. J. Best, and J. J. Stachowicz.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r w:rsidRPr="00777A4F">
        <w:t>Rodil, I. F., C. Olabarria, M. Lastra,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r w:rsidRPr="00777A4F">
        <w:t>Rusterholz, H.-P., J.-A. Salamon, R. Ruckli, and B. Baur. 2014. Effects of the annual invasive plant Impatiens glandulifera on the Collembola and Acari communities in a deciduous forest. Pedobiologia 57:285–291.</w:t>
      </w:r>
    </w:p>
    <w:p w14:paraId="5BAE9AD7" w14:textId="77777777" w:rsidR="00777A4F" w:rsidRPr="00777A4F" w:rsidRDefault="00777A4F" w:rsidP="00777A4F">
      <w:pPr>
        <w:pStyle w:val="Bibliography"/>
      </w:pPr>
      <w:r w:rsidRPr="00777A4F">
        <w:t>Sapper, S. A., and S. N. Murray. 2003. Variation in structure of the subcanopy assemblage associated with southern california populations of the intertidal rockweed Silvetia compressa (Fucales). Pacific Science 57:433–462.</w:t>
      </w:r>
    </w:p>
    <w:p w14:paraId="54771374" w14:textId="77777777" w:rsidR="00777A4F" w:rsidRPr="00777A4F" w:rsidRDefault="00777A4F" w:rsidP="00777A4F">
      <w:pPr>
        <w:pStyle w:val="Bibliography"/>
      </w:pPr>
      <w:r w:rsidRPr="00777A4F">
        <w:t>Sotka,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r w:rsidRPr="00777A4F">
        <w:t>Sullaway,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r w:rsidRPr="00777A4F">
        <w:t xml:space="preserve">Swantje, E., S. Josefin, S. A. WikströM, and P. Henrik. 2017. A Review of Herbivore Effects on Seaweed Invasions. Pages 421–440 </w:t>
      </w:r>
      <w:r w:rsidRPr="00777A4F">
        <w:rPr>
          <w:i/>
          <w:iCs/>
        </w:rPr>
        <w:t>in</w:t>
      </w:r>
      <w:r w:rsidRPr="00777A4F">
        <w:t xml:space="preserve"> S. J. Hawkins, A. J. Evans, A. C. Dale, L. B. Firth, D. J. Hughes, and I. P. Smith, editors. Oceanography and Marine Biology. First edition. CRC Press.</w:t>
      </w:r>
    </w:p>
    <w:p w14:paraId="219C6DAE" w14:textId="77777777" w:rsidR="00777A4F" w:rsidRPr="00777A4F" w:rsidRDefault="00777A4F" w:rsidP="00777A4F">
      <w:pPr>
        <w:pStyle w:val="Bibliography"/>
      </w:pPr>
      <w:r w:rsidRPr="00777A4F">
        <w:lastRenderedPageBreak/>
        <w:t>Takimoto,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Huxel, and M. Holyoak. 2006. Connectivity at the land–water interface. Pages 97–129 </w:t>
      </w:r>
      <w:r w:rsidRPr="00777A4F">
        <w:rPr>
          <w:i/>
          <w:iCs/>
        </w:rPr>
        <w:t>in</w:t>
      </w:r>
      <w:r w:rsidRPr="00777A4F">
        <w:t xml:space="preserve"> K. R. Crooks and M. Sanjayan, editors. Connectivity Conservation. First edition. Cambridge University Press.</w:t>
      </w:r>
    </w:p>
    <w:p w14:paraId="6E9AE135" w14:textId="77777777" w:rsidR="00777A4F" w:rsidRPr="00777A4F" w:rsidRDefault="00777A4F" w:rsidP="00777A4F">
      <w:pPr>
        <w:pStyle w:val="Bibliography"/>
      </w:pPr>
      <w:r w:rsidRPr="00777A4F">
        <w:t>Thornber, C., E. Jones, and J. Stachowicz.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r w:rsidRPr="00777A4F">
        <w:t>VanBlaricom, G. R. 1993. Dynamics and Distribution of Black Abalone Populations at San Nicolas Island, California.</w:t>
      </w:r>
    </w:p>
    <w:p w14:paraId="1B7F9888" w14:textId="77777777" w:rsidR="00777A4F" w:rsidRPr="00777A4F" w:rsidRDefault="00777A4F" w:rsidP="00777A4F">
      <w:pPr>
        <w:pStyle w:val="Bibliography"/>
      </w:pPr>
      <w:r w:rsidRPr="00777A4F">
        <w:t>VanBlaricom, G. R., and M. C. Kenner. 2020. Dietary patterns in Black abalone, Haliotis cracherodii Leach, 1814, as indicated by observation of drift algal and seagrass capture at San Nicolas island,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766847CD" w14:textId="77777777" w:rsidR="00777A4F" w:rsidRPr="00777A4F" w:rsidRDefault="00777A4F" w:rsidP="00777A4F">
      <w:pPr>
        <w:pStyle w:val="Bibliography"/>
      </w:pPr>
      <w:r w:rsidRPr="00777A4F">
        <w:t>Yang, L. H. 2006. Interactions between a detrital resource pulse and a detritivore community. Oecologia 147:522–532.</w:t>
      </w:r>
    </w:p>
    <w:p w14:paraId="199780AE" w14:textId="77777777" w:rsidR="00777A4F" w:rsidRPr="00777A4F" w:rsidRDefault="00777A4F" w:rsidP="00777A4F">
      <w:pPr>
        <w:pStyle w:val="Bibliography"/>
      </w:pPr>
      <w:r w:rsidRPr="00777A4F">
        <w:lastRenderedPageBreak/>
        <w:t>Yang, L. H., K. F. Edwards, J. E. Byrnes, J. L. Bastow,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Zhang, P., B. Li, J. Wu, and S. Hu. 2019. Invasive plants differentially affect soil biota through litter and rhizosphere pathways: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lastRenderedPageBreak/>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1"/>
      <w:r w:rsidRPr="00482793">
        <w:rPr>
          <w:rFonts w:ascii="Times New Roman" w:eastAsia="Times New Roman" w:hAnsi="Times New Roman" w:cs="Times New Roman"/>
          <w:b/>
          <w:bCs/>
          <w:noProof/>
          <w:sz w:val="24"/>
          <w:szCs w:val="24"/>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8"/>
                    <a:stretch>
                      <a:fillRect/>
                    </a:stretch>
                  </pic:blipFill>
                  <pic:spPr>
                    <a:xfrm>
                      <a:off x="0" y="0"/>
                      <a:ext cx="6159367" cy="6666066"/>
                    </a:xfrm>
                    <a:prstGeom prst="rect">
                      <a:avLst/>
                    </a:prstGeom>
                  </pic:spPr>
                </pic:pic>
              </a:graphicData>
            </a:graphic>
          </wp:inline>
        </w:drawing>
      </w:r>
      <w:commentRangeEnd w:id="1"/>
      <w:r w:rsidR="00694A0B">
        <w:rPr>
          <w:rStyle w:val="CommentReference"/>
        </w:rPr>
        <w:commentReference w:id="1"/>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remy Long" w:date="2023-11-11T11:27:00Z" w:initials="JDL">
    <w:p w14:paraId="62C8B07F" w14:textId="77777777" w:rsidR="00694A0B" w:rsidRDefault="00694A0B">
      <w:pPr>
        <w:pStyle w:val="CommentText"/>
      </w:pPr>
      <w:r>
        <w:rPr>
          <w:rStyle w:val="CommentReference"/>
        </w:rPr>
        <w:annotationRef/>
      </w:r>
      <w:r>
        <w:t>On all figures, I would make the font sizes bigger…panel label, stats letters, y-axis.</w:t>
      </w:r>
    </w:p>
    <w:p w14:paraId="003E752B" w14:textId="77777777" w:rsidR="00694A0B" w:rsidRDefault="00694A0B">
      <w:pPr>
        <w:pStyle w:val="CommentText"/>
      </w:pPr>
    </w:p>
    <w:p w14:paraId="5DE23037" w14:textId="0EBECC88" w:rsidR="00694A0B" w:rsidRDefault="00694A0B">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5BCC4" w14:textId="77777777" w:rsidR="00F65C97" w:rsidRDefault="00F65C97">
      <w:pPr>
        <w:spacing w:line="240" w:lineRule="auto"/>
      </w:pPr>
      <w:r>
        <w:separator/>
      </w:r>
    </w:p>
  </w:endnote>
  <w:endnote w:type="continuationSeparator" w:id="0">
    <w:p w14:paraId="27F0308B" w14:textId="77777777" w:rsidR="00F65C97" w:rsidRDefault="00F65C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3903D" w14:textId="77777777" w:rsidR="00F65C97" w:rsidRDefault="00F65C97">
      <w:pPr>
        <w:spacing w:line="240" w:lineRule="auto"/>
      </w:pPr>
      <w:r>
        <w:separator/>
      </w:r>
    </w:p>
  </w:footnote>
  <w:footnote w:type="continuationSeparator" w:id="0">
    <w:p w14:paraId="442B5658" w14:textId="77777777" w:rsidR="00F65C97" w:rsidRDefault="00F65C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064B"/>
    <w:rsid w:val="00102395"/>
    <w:rsid w:val="00103EBE"/>
    <w:rsid w:val="0011538B"/>
    <w:rsid w:val="001177BF"/>
    <w:rsid w:val="0013559A"/>
    <w:rsid w:val="00136946"/>
    <w:rsid w:val="0014329F"/>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6EA4"/>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109F"/>
    <w:rsid w:val="00242EAF"/>
    <w:rsid w:val="0025025D"/>
    <w:rsid w:val="00251126"/>
    <w:rsid w:val="002533CD"/>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4772"/>
    <w:rsid w:val="003F3719"/>
    <w:rsid w:val="00404C27"/>
    <w:rsid w:val="00420BB3"/>
    <w:rsid w:val="004270EB"/>
    <w:rsid w:val="00430842"/>
    <w:rsid w:val="0043556F"/>
    <w:rsid w:val="00435934"/>
    <w:rsid w:val="004628A7"/>
    <w:rsid w:val="00464987"/>
    <w:rsid w:val="00466BAD"/>
    <w:rsid w:val="00482793"/>
    <w:rsid w:val="00483BCB"/>
    <w:rsid w:val="00494C43"/>
    <w:rsid w:val="00495997"/>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0313C"/>
    <w:rsid w:val="00512C05"/>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479E"/>
    <w:rsid w:val="006D4F42"/>
    <w:rsid w:val="006D7C9D"/>
    <w:rsid w:val="006E0243"/>
    <w:rsid w:val="006E3FDC"/>
    <w:rsid w:val="006E5765"/>
    <w:rsid w:val="006E6FD3"/>
    <w:rsid w:val="006F07BD"/>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6A54"/>
    <w:rsid w:val="00933FAC"/>
    <w:rsid w:val="009374C0"/>
    <w:rsid w:val="00945658"/>
    <w:rsid w:val="009461C8"/>
    <w:rsid w:val="00946855"/>
    <w:rsid w:val="00951514"/>
    <w:rsid w:val="009603B9"/>
    <w:rsid w:val="00966E90"/>
    <w:rsid w:val="0097004B"/>
    <w:rsid w:val="00982F34"/>
    <w:rsid w:val="0099218E"/>
    <w:rsid w:val="009942BA"/>
    <w:rsid w:val="009A0629"/>
    <w:rsid w:val="009A2835"/>
    <w:rsid w:val="009B3814"/>
    <w:rsid w:val="009B7C87"/>
    <w:rsid w:val="009C2910"/>
    <w:rsid w:val="009C2CEC"/>
    <w:rsid w:val="009E386F"/>
    <w:rsid w:val="009E5D46"/>
    <w:rsid w:val="00A05E95"/>
    <w:rsid w:val="00A1158E"/>
    <w:rsid w:val="00A17C44"/>
    <w:rsid w:val="00A20DFE"/>
    <w:rsid w:val="00A22DE7"/>
    <w:rsid w:val="00A260CE"/>
    <w:rsid w:val="00A2610F"/>
    <w:rsid w:val="00A30DF7"/>
    <w:rsid w:val="00A403CB"/>
    <w:rsid w:val="00A40F72"/>
    <w:rsid w:val="00A47175"/>
    <w:rsid w:val="00A50D55"/>
    <w:rsid w:val="00A557A2"/>
    <w:rsid w:val="00A619AF"/>
    <w:rsid w:val="00A62B95"/>
    <w:rsid w:val="00A62FA9"/>
    <w:rsid w:val="00A70AD4"/>
    <w:rsid w:val="00A721D6"/>
    <w:rsid w:val="00A7304B"/>
    <w:rsid w:val="00A75F07"/>
    <w:rsid w:val="00A85A7C"/>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58CE"/>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5D8B"/>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96AFC"/>
    <w:rsid w:val="00CA66E4"/>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857F1"/>
    <w:rsid w:val="00D90924"/>
    <w:rsid w:val="00DB2F88"/>
    <w:rsid w:val="00DB42B1"/>
    <w:rsid w:val="00DB462B"/>
    <w:rsid w:val="00DC0192"/>
    <w:rsid w:val="00DC3DA3"/>
    <w:rsid w:val="00DC5880"/>
    <w:rsid w:val="00DC6AD9"/>
    <w:rsid w:val="00DD0062"/>
    <w:rsid w:val="00DD3416"/>
    <w:rsid w:val="00DD6797"/>
    <w:rsid w:val="00DE44A9"/>
    <w:rsid w:val="00DE6E13"/>
    <w:rsid w:val="00DF1CEE"/>
    <w:rsid w:val="00DF3845"/>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65C97"/>
    <w:rsid w:val="00F65D05"/>
    <w:rsid w:val="00F73923"/>
    <w:rsid w:val="00F75E0D"/>
    <w:rsid w:val="00F774CD"/>
    <w:rsid w:val="00F77B72"/>
    <w:rsid w:val="00F77BE7"/>
    <w:rsid w:val="00F95AAB"/>
    <w:rsid w:val="00FA573D"/>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1</Pages>
  <Words>29865</Words>
  <Characters>170236</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Ricardo Desantiago</cp:lastModifiedBy>
  <cp:revision>3</cp:revision>
  <cp:lastPrinted>2023-08-31T20:35:00Z</cp:lastPrinted>
  <dcterms:created xsi:type="dcterms:W3CDTF">2023-11-13T20:06:00Z</dcterms:created>
  <dcterms:modified xsi:type="dcterms:W3CDTF">2024-01-04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ies>
</file>